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44A4C2" w14:textId="77777777" w:rsidR="0095192E" w:rsidRDefault="00657239">
      <w:r>
        <w:t xml:space="preserve">This document will contain summary of selected papers I read. </w:t>
      </w:r>
    </w:p>
    <w:p w14:paraId="5F718509" w14:textId="77777777" w:rsidR="00657239" w:rsidRDefault="00657239"/>
    <w:p w14:paraId="21098CF4" w14:textId="6D3B05F6" w:rsidR="00657239" w:rsidRDefault="00657239">
      <w:r>
        <w:fldChar w:fldCharType="begin" w:fldLock="1"/>
      </w:r>
      <w:r w:rsidR="008D5DB3">
        <w:instrText>ADDIN CSL_CITATION { "citationItems" : [ { "id" : "ITEM-1", "itemData" : { "DOI" : "10.1038/nature17632", "ISSN" : "0028-0836", "author" : [ { "dropping-particle" : "", "family" : "Yokota", "given" : "Yusuke", "non-dropping-particle" : "", "parse-names" : false, "suffix" : "" }, { "dropping-particle" : "", "family" : "Ishikawa", "given" : "Tadashi", "non-dropping-particle" : "", "parse-names" : false, "suffix" : "" }, { "dropping-particle" : "", "family" : "Watanabe", "given" : "Shun-ichi", "non-dropping-particle" : "", "parse-names" : false, "suffix" : "" }, { "dropping-particle" : "", "family" : "Tashiro", "given" : "Toshiharu", "non-dropping-particle" : "", "parse-names" : false, "suffix" : "" }, { "dropping-particle" : "", "family" : "Asada", "given" : "Akira", "non-dropping-particle" : "", "parse-names" : false, "suffix" : "" } ], "container-title" : "Nature", "id" : "ITEM-1", "issued" : { "date-parts" : [ [ "2016", "5", "23" ] ] }, "page" : "4-6", "title" : "Seafloor geodetic constraints on interplate coupling of the Nankai Trough megathrust zone", "type" : "article-journal" }, "uris" : [ "http://www.mendeley.com/documents/?uuid=73b74e29-7ee2-4ceb-bde3-5cb14477ffd0" ] } ], "mendeley" : { "formattedCitation" : "[&lt;i&gt;Yokota et al.&lt;/i&gt;, 2016]", "plainTextFormattedCitation" : "[Yokota et al., 2016]", "previouslyFormattedCitation" : "[&lt;i&gt;Yokota et al.&lt;/i&gt;, 2016]" }, "properties" : { "noteIndex" : 0 }, "schema" : "https://github.com/citation-style-language/schema/raw/master/csl-citation.json" }</w:instrText>
      </w:r>
      <w:r>
        <w:fldChar w:fldCharType="separate"/>
      </w:r>
      <w:r w:rsidRPr="00657239">
        <w:rPr>
          <w:noProof/>
        </w:rPr>
        <w:t>[</w:t>
      </w:r>
      <w:r w:rsidRPr="00657239">
        <w:rPr>
          <w:i/>
          <w:noProof/>
        </w:rPr>
        <w:t>Yokota et al.</w:t>
      </w:r>
      <w:r w:rsidRPr="00657239">
        <w:rPr>
          <w:noProof/>
        </w:rPr>
        <w:t>, 2016]</w:t>
      </w:r>
      <w:r>
        <w:fldChar w:fldCharType="end"/>
      </w:r>
      <w:r>
        <w:t xml:space="preserve"> </w:t>
      </w:r>
      <w:r w:rsidR="003322B6">
        <w:t>reported the seafloor geodetic observation network</w:t>
      </w:r>
      <w:r w:rsidR="00AE0A4D">
        <w:t xml:space="preserve"> </w:t>
      </w:r>
      <w:r w:rsidR="003322B6">
        <w:t xml:space="preserve">data and an offshore interpolate slip-deficit rates (SDRs) distribution model. </w:t>
      </w:r>
      <w:r w:rsidR="00940115">
        <w:t xml:space="preserve">They use the seafloor geodetic data to invert the </w:t>
      </w:r>
      <w:r w:rsidR="00480AD4">
        <w:t>SDRs</w:t>
      </w:r>
      <w:r w:rsidR="00B16526">
        <w:t xml:space="preserve"> in Japan, and get a model that is robustly similar to that obtained in the past studies using only the onshore data. </w:t>
      </w:r>
      <w:r w:rsidR="00E357DB">
        <w:t xml:space="preserve">A couple of interesting things: </w:t>
      </w:r>
    </w:p>
    <w:p w14:paraId="0F43AE69" w14:textId="3283D13B" w:rsidR="00E357DB" w:rsidRDefault="00E357DB" w:rsidP="00E357DB">
      <w:pPr>
        <w:pStyle w:val="ListParagraph"/>
        <w:numPr>
          <w:ilvl w:val="0"/>
          <w:numId w:val="1"/>
        </w:numPr>
      </w:pPr>
      <w:r>
        <w:t>Subducting ridge not only activates shallow VLFEs, but also forms the low-SDR region (low-coupling condition)</w:t>
      </w:r>
    </w:p>
    <w:p w14:paraId="05FE9549" w14:textId="49643A3E" w:rsidR="00E357DB" w:rsidRDefault="00F1117E" w:rsidP="00E357DB">
      <w:pPr>
        <w:pStyle w:val="ListParagraph"/>
        <w:numPr>
          <w:ilvl w:val="0"/>
          <w:numId w:val="1"/>
        </w:numPr>
      </w:pPr>
      <w:r>
        <w:t xml:space="preserve">These low-SDR region usually is the boundary of the rupture, if the earthquake rupture stops at these boundaries, it maybe a small earthquake, but if it ruptures through, it maybe a large earthquake. </w:t>
      </w:r>
    </w:p>
    <w:p w14:paraId="6E21A1EB" w14:textId="77777777" w:rsidR="008D5DB3" w:rsidRDefault="008D5DB3" w:rsidP="008D5DB3"/>
    <w:p w14:paraId="0B44FE06" w14:textId="3F3B2F4F" w:rsidR="008D5DB3" w:rsidRDefault="003B285C" w:rsidP="008D5DB3">
      <w:r>
        <w:fldChar w:fldCharType="begin" w:fldLock="1"/>
      </w:r>
      <w:r w:rsidR="00931BAD">
        <w:instrText>ADDIN CSL_CITATION { "citationItems" : [ { "id" : "ITEM-1", "itemData" : { "DOI" : "10.1785/0120150169", "ISSN" : "0037-1106", "author" : [ { "dropping-particle" : "", "family" : "Hardebeck", "given" : "Jeanne L.", "non-dropping-particle" : "", "parse-names" : false, "suffix" : "" }, { "dropping-particle" : "", "family" : "Shelly", "given" : "David R.", "non-dropping-particle" : "", "parse-names" : false, "suffix" : "" } ], "container-title" : "Bulletin of the Seismological Society of America", "id" : "ITEM-1", "issue" : "3", "issued" : { "date-parts" : [ [ "2016" ] ] }, "page" : "1100-1109", "title" : "Aftershocks of the 2014 South Napa, California, Earthquake: Complex Faulting on Secondary Faults", "type" : "article-journal", "volume" : "106" }, "uris" : [ "http://www.mendeley.com/documents/?uuid=10e6d6c0-2f1d-43bb-b732-ed1a0d031a19" ] } ], "mendeley" : { "formattedCitation" : "[&lt;i&gt;Hardebeck and Shelly&lt;/i&gt;, 2016]", "plainTextFormattedCitation" : "[Hardebeck and Shelly, 2016]", "previouslyFormattedCitation" : "[&lt;i&gt;Hardebeck and Shelly&lt;/i&gt;, 2016]" }, "properties" : { "noteIndex" : 0 }, "schema" : "https://github.com/citation-style-language/schema/raw/master/csl-citation.json" }</w:instrText>
      </w:r>
      <w:r>
        <w:fldChar w:fldCharType="separate"/>
      </w:r>
      <w:r w:rsidRPr="003B285C">
        <w:rPr>
          <w:noProof/>
        </w:rPr>
        <w:t>[</w:t>
      </w:r>
      <w:r w:rsidRPr="003B285C">
        <w:rPr>
          <w:i/>
          <w:noProof/>
        </w:rPr>
        <w:t>Hardebeck and Shelly</w:t>
      </w:r>
      <w:r w:rsidRPr="003B285C">
        <w:rPr>
          <w:noProof/>
        </w:rPr>
        <w:t>, 2016]</w:t>
      </w:r>
      <w:r>
        <w:fldChar w:fldCharType="end"/>
      </w:r>
      <w:r>
        <w:t xml:space="preserve"> using templates matching and double-difference to identify and locate the aftershocks for the 2014 Napa Earthquake. </w:t>
      </w:r>
      <w:r w:rsidR="00F85649">
        <w:t xml:space="preserve">They find many aftershocks occur in a complex zone of secondary faulting. </w:t>
      </w:r>
      <w:r w:rsidR="00AB74C3">
        <w:t xml:space="preserve">They also generate the focal mechanism and most of them show strike-slip and oblique-reverse faulting on secondary dipping faults in the main aftershock zone. These secondary faults were brought closer to failure by Coulomb stress changes from the main-shock. </w:t>
      </w:r>
      <w:r w:rsidR="008C66D3">
        <w:t>One conclusion is: t</w:t>
      </w:r>
      <w:r w:rsidR="00A71CDA">
        <w:t xml:space="preserve">he lack of stick-slip patches in the southern rupture zone may contribute to the low productivity of the South Napa aftershock sequence. </w:t>
      </w:r>
    </w:p>
    <w:p w14:paraId="70D1D7A3" w14:textId="77777777" w:rsidR="008D5DB3" w:rsidRDefault="008D5DB3" w:rsidP="008D5DB3"/>
    <w:p w14:paraId="5AD7D851" w14:textId="77777777" w:rsidR="00CD0B6C" w:rsidRDefault="00CD0B6C" w:rsidP="00CD0B6C">
      <w:r>
        <w:t>A new paper in Science in the week of Jun 6</w:t>
      </w:r>
      <w:r w:rsidRPr="00931BAD">
        <w:rPr>
          <w:vertAlign w:val="superscript"/>
        </w:rPr>
        <w:t>th</w:t>
      </w:r>
      <w:r>
        <w:t xml:space="preserve"> 2016 </w:t>
      </w:r>
      <w:r>
        <w:fldChar w:fldCharType="begin" w:fldLock="1"/>
      </w:r>
      <w:r>
        <w:instrText>ADDIN CSL_CITATION { "citationItems" : [ { "id" : "ITEM-1", "itemData" : { "DOI" : "10.1126/science.aaf1496", "ISSN" : "0036-8075", "abstract" : "8 Why some major strike-slip faults known to have had large earthquakes are silent in the 9 interseismic period is a long-standing enigma. At the very least, microseismicity should occur at 10 the bottom of the seismogenic zone, where loading is concentrated due to deeper aseismic 11 deformation. We suggest that absence of such concentrated microseismicity is an indicator for 12 deeper rupture extent in prior large earthquakes. This conclusion is supported by our numerical 13 simulations of fault behavior as well as observations of recent significant strike-slip events. For 14 the Carrizo segment of the San Andreas Fault in Southern California, we infer that the 1857 Fort 15 Tejon earthquake would have penetrated below the seismogenic zone by at least 3-5 km based on 16 our models. These findings suggest that such deeper ruptures may occur on other seismically 17 quiescent fault segments. 18", "author" : [ { "dropping-particle" : "", "family" : "Jiang", "given" : "Junle", "non-dropping-particle" : "", "parse-names" : false, "suffix" : "" }, { "dropping-particle" : "", "family" : "Lapusta", "given" : "Nadia", "non-dropping-particle" : "", "parse-names" : false, "suffix" : "" } ], "container-title" : "Science", "id" : "ITEM-1", "issue" : "6291", "issued" : { "date-parts" : [ [ "2016", "6", "10" ] ] }, "note" : "The main idea of this paper is:\nThey suggest that the absence of the microseismicity at the bottom of the seismogenic zone indicates deep rupture past the seismogenic zone in previous large earthquakes.", "page" : "1293-1297", "title" : "Deeper penetration of large earthquakes on seismically quiescent faults", "type" : "article-journal", "volume" : "352" }, "uris" : [ "http://www.mendeley.com/documents/?uuid=f57b0bad-2c10-462d-8cfa-f2d029b3d965" ] } ], "mendeley" : { "formattedCitation" : "[&lt;i&gt;Jiang and Lapusta&lt;/i&gt;, 2016]", "plainTextFormattedCitation" : "[Jiang and Lapusta, 2016]", "previouslyFormattedCitation" : "[&lt;i&gt;Jiang and Lapusta&lt;/i&gt;, 2016]" }, "properties" : { "noteIndex" : 0 }, "schema" : "https://github.com/citation-style-language/schema/raw/master/csl-citation.json" }</w:instrText>
      </w:r>
      <w:r>
        <w:fldChar w:fldCharType="separate"/>
      </w:r>
      <w:r w:rsidRPr="00931BAD">
        <w:rPr>
          <w:noProof/>
        </w:rPr>
        <w:t>[</w:t>
      </w:r>
      <w:r w:rsidRPr="00931BAD">
        <w:rPr>
          <w:i/>
          <w:noProof/>
        </w:rPr>
        <w:t>Jiang and Lapusta</w:t>
      </w:r>
      <w:r w:rsidRPr="00931BAD">
        <w:rPr>
          <w:noProof/>
        </w:rPr>
        <w:t>, 2016]</w:t>
      </w:r>
      <w:r>
        <w:fldChar w:fldCharType="end"/>
      </w:r>
      <w:r>
        <w:t xml:space="preserve"> reports the evidence to answer the question why many  major strike-slip fauts known to have had large earthquakes are silent in the interseismic period. They suggest the absence of the microseismcity at the bottom of the seismogenic zone indicates deep rupture past the seismogenic zone in previous large earthquakes. They supporting their hypothesis using observation and numerical simulations. The observations are from 3 earthquakes, the Parkfield M6.0 and the Loma Prieta M6.9, and the M7.5 Denali earthquakes. But I think the observations are not supporting quite well, you do see for Loma Prieta M6.9 seismicity move deeper after the earthquake, for Denali earthquake, they argue there was a large earthquake penetrated deeper before the Denali earthquake, that’s why you don’t see the seismicity before or after the earthquake. I don’t buy it. The conclusions come from numerical simulations of fault behavior looks fine, they compared two models M1 and M2, which M1 only rupture in the seismogenic zone, but M2 rupture into the deeper creeping section. You do see the microseismicity stop after the rupture in M2, which support their hypothesis.   </w:t>
      </w:r>
    </w:p>
    <w:p w14:paraId="5E593FE5" w14:textId="77777777" w:rsidR="00C56FD4" w:rsidRDefault="00C56FD4" w:rsidP="008D5DB3"/>
    <w:p w14:paraId="20F52F60" w14:textId="701C1EC5" w:rsidR="00C56FD4" w:rsidRDefault="00C56FD4" w:rsidP="008D5DB3">
      <w:r>
        <w:fldChar w:fldCharType="begin" w:fldLock="1"/>
      </w:r>
      <w:r w:rsidR="000A6C12">
        <w:instrText>ADDIN CSL_CITATION { "citationItems" : [ { "id" : "ITEM-1", "itemData" : { "DOI" : "10.1785/0120150211", "ISSN" : "0037-1106", "author" : [ { "dropping-particle" : "", "family" : "Zaliapin", "given" : "Ilya", "non-dropping-particle" : "", "parse-names" : false, "suffix" : "" }, { "dropping-particle" : "", "family" : "Ben-zion", "given" : "Yehuda", "non-dropping-particle" : "", "parse-names" : false, "suffix" : "" } ], "container-title" : "Bulletin of the Seismological Society of America", "id" : "ITEM-1", "issue" : "ii", "issued" : { "date-parts" : [ [ "2015" ] ] }, "page" : "1-36", "title" : "Discriminating characteristics of tectonic and human-induced seismicity", "type" : "article-journal", "volume" : "106" }, "uris" : [ "http://www.mendeley.com/documents/?uuid=e59ccaae-32dc-491b-9f5d-c3cde76a2e38" ] } ], "mendeley" : { "formattedCitation" : "[&lt;i&gt;Zaliapin and Ben-zion&lt;/i&gt;, 2015]", "plainTextFormattedCitation" : "[Zaliapin and Ben-zion, 2015]", "previouslyFormattedCitation" : "[&lt;i&gt;Zaliapin and Ben-zion&lt;/i&gt;, 2015]" }, "properties" : { "noteIndex" : 0 }, "schema" : "https://github.com/citation-style-language/schema/raw/master/csl-citation.json" }</w:instrText>
      </w:r>
      <w:r>
        <w:fldChar w:fldCharType="separate"/>
      </w:r>
      <w:r w:rsidRPr="00C56FD4">
        <w:rPr>
          <w:noProof/>
        </w:rPr>
        <w:t>[</w:t>
      </w:r>
      <w:r w:rsidRPr="00C56FD4">
        <w:rPr>
          <w:i/>
          <w:noProof/>
        </w:rPr>
        <w:t>Zaliapin and Ben-zion</w:t>
      </w:r>
      <w:r w:rsidRPr="00C56FD4">
        <w:rPr>
          <w:noProof/>
        </w:rPr>
        <w:t>, 2015]</w:t>
      </w:r>
      <w:r>
        <w:fldChar w:fldCharType="end"/>
      </w:r>
      <w:r>
        <w:t xml:space="preserve"> try to classify the induced seismicity and natural seismicity using statistical features of different clusters. </w:t>
      </w:r>
      <w:r w:rsidR="000A6C12">
        <w:t xml:space="preserve">They use a metrics that defined the distance between any of the two earthquakes from </w:t>
      </w:r>
      <w:r w:rsidR="000A6C12">
        <w:fldChar w:fldCharType="begin" w:fldLock="1"/>
      </w:r>
      <w:r w:rsidR="00256F6A">
        <w:instrText>ADDIN CSL_CITATION { "citationItems" : [ { "id" : "ITEM-1", "itemData" : { "DOI" : "10.1103/PhysRevE.69.066106", "ISBN" : "1550-2376", "ISSN" : "1539-3755", "PMID" : "15244666", "abstract" : "We invoke a metric to quantify the correlation between any two earthquakes. This provides a simple and straightforward alternative to using space-time windows to detect aftershock sequences and obviates the need to dis- tinguish main shocks from aftershocks. Directed networks of earthquakes are constructed by placing a link, directed from the past to the future, between pairs of events that are strongly correlated. Each link has a weight giving the rel- ative strength of correlation such that the sum over the in- coming links to any node equals unity for aftershocks, or zero if the event had no correlated predecessors. A corre- lation threshold is set to drastically reduce the size of the data set without losing significant information. Events can be aftershocks of many previous events, and also generate many aftershocks. The probability distribution for the num- ber of incoming and outgoing links are both scale free, and the networks are highly clustered. The Omori law holds for aftershock rates up to a decorrelation time that scales with the magnitude,m, of the initiating shock as tcutoff\u223c10\u03b2m with \u03b2\ue0273/4. Another scaling lawrelates distances between earth- quakes and their aftershocks to the magnitude of the initiat- ing shock. Our results are inconsistent with the hypothesis of finite aftershock zones. We also find evidence that seismicity is dominantly triggered by small earthquakes. Our approach, using concepts from the modern theory of complex networks, together with a metric to estimate correlations, opens up new avenues of research, as well as new tools to understand seis- micity.", "author" : [ { "dropping-particle" : "", "family" : "Baiesi", "given" : "Marco", "non-dropping-particle" : "", "parse-names" : false, "suffix" : "" }, { "dropping-particle" : "", "family" : "Paczuski", "given" : "Maya", "non-dropping-particle" : "", "parse-names" : false, "suffix" : "" } ], "container-title" : "Physical Review E", "id" : "ITEM-1", "issue" : "6", "issued" : { "date-parts" : [ [ "2004", "6", "2" ] ] }, "note" : "(1) Most of the popular approach doesn't define the probability that an event thereby collected is actually correlated to the main event under consideration. Also, one does not know whether the predefined space-time windows are too large or too small for min- imizing errors in the procedure. \n\n(2)", "page" : "066106", "title" : "Scale-free networks of earthquakes and aftershocks", "type" : "article-journal", "volume" : "69" }, "uris" : [ "http://www.mendeley.com/documents/?uuid=1e129b18-0f23-46ff-9ae6-f54ec9bd728c" ] } ], "mendeley" : { "formattedCitation" : "[&lt;i&gt;Baiesi and Paczuski&lt;/i&gt;, 2004]", "plainTextFormattedCitation" : "[Baiesi and Paczuski, 2004]", "previouslyFormattedCitation" : "[&lt;i&gt;Baiesi and Paczuski&lt;/i&gt;, 2004]" }, "properties" : { "noteIndex" : 0 }, "schema" : "https://github.com/citation-style-language/schema/raw/master/csl-citation.json" }</w:instrText>
      </w:r>
      <w:r w:rsidR="000A6C12">
        <w:fldChar w:fldCharType="separate"/>
      </w:r>
      <w:r w:rsidR="000A6C12" w:rsidRPr="000A6C12">
        <w:rPr>
          <w:noProof/>
        </w:rPr>
        <w:t>[</w:t>
      </w:r>
      <w:r w:rsidR="000A6C12" w:rsidRPr="000A6C12">
        <w:rPr>
          <w:i/>
          <w:noProof/>
        </w:rPr>
        <w:t>Baiesi and Paczuski</w:t>
      </w:r>
      <w:r w:rsidR="000A6C12" w:rsidRPr="000A6C12">
        <w:rPr>
          <w:noProof/>
        </w:rPr>
        <w:t>, 2004]</w:t>
      </w:r>
      <w:r w:rsidR="000A6C12">
        <w:fldChar w:fldCharType="end"/>
      </w:r>
      <w:r w:rsidR="000A6C12">
        <w:t xml:space="preserve"> to study the difference. </w:t>
      </w:r>
      <w:r w:rsidR="00B14B52">
        <w:t xml:space="preserve">The metrics is interesting and can be used as the weight of the nodes in network theory. But this paper is a not easy reading due to the poor writing, a lot of the things are not </w:t>
      </w:r>
      <w:r w:rsidR="00CF5EB1">
        <w:t>explained</w:t>
      </w:r>
      <w:r w:rsidR="00B14B52">
        <w:t xml:space="preserve"> clearly!</w:t>
      </w:r>
    </w:p>
    <w:p w14:paraId="1AD1E081" w14:textId="2B678830" w:rsidR="00256F6A" w:rsidRDefault="00256F6A" w:rsidP="008D5DB3">
      <w:r>
        <w:lastRenderedPageBreak/>
        <w:fldChar w:fldCharType="begin" w:fldLock="1"/>
      </w:r>
      <w:r w:rsidR="00FC4600">
        <w:instrText>ADDIN CSL_CITATION { "citationItems" : [ { "id" : "ITEM-1", "itemData" : { "DOI" : "10.1111/mice.12191", "ISSN" : "14678667", "author" : [ { "dropping-particle" : "", "family" : "Hsu", "given" : "Ting Yu", "non-dropping-particle" : "", "parse-names" : false, "suffix" : "" }, { "dropping-particle" : "", "family" : "Wu", "given" : "Rih Teng", "non-dropping-particle" : "", "parse-names" : false, "suffix" : "" }, { "dropping-particle" : "", "family" : "Chang", "given" : "Kuo Chun", "non-dropping-particle" : "", "parse-names" : false, "suffix" : "" } ], "container-title" : "Computer-Aided Civil and Infrastructure Engineering", "id" : "ITEM-1", "issued" : { "date-parts" : [ [ "2016" ] ] }, "note" : "(1) Compare the catolog to get a database of earthquake, non-earthquake signal\n(2) inbalance dataset\n(3) 3s P wave window to extract 9 features\n(4) choose 3 features from 9 to train", "page" : "1-15", "title" : "Two Novel Approaches to Reduce False Alarm Due to Non-Earthquake Events for On-Site Earthquake Early Warning System", "type" : "article-journal", "volume" : "00" }, "uris" : [ "http://www.mendeley.com/documents/?uuid=dde1f039-70df-4c44-aee0-a14a2f365bbd" ] } ], "mendeley" : { "formattedCitation" : "[&lt;i&gt;Hsu et al.&lt;/i&gt;, 2016]", "plainTextFormattedCitation" : "[Hsu et al., 2016]", "previouslyFormattedCitation" : "[&lt;i&gt;Hsu et al.&lt;/i&gt;, 2016]" }, "properties" : { "noteIndex" : 0 }, "schema" : "https://github.com/citation-style-language/schema/raw/master/csl-citation.json" }</w:instrText>
      </w:r>
      <w:r>
        <w:fldChar w:fldCharType="separate"/>
      </w:r>
      <w:r w:rsidRPr="00256F6A">
        <w:rPr>
          <w:noProof/>
        </w:rPr>
        <w:t>[</w:t>
      </w:r>
      <w:r w:rsidRPr="00256F6A">
        <w:rPr>
          <w:i/>
          <w:noProof/>
        </w:rPr>
        <w:t>Hsu et al.</w:t>
      </w:r>
      <w:r w:rsidRPr="00256F6A">
        <w:rPr>
          <w:noProof/>
        </w:rPr>
        <w:t>, 2016]</w:t>
      </w:r>
      <w:r>
        <w:fldChar w:fldCharType="end"/>
      </w:r>
      <w:r>
        <w:t xml:space="preserve"> started to build a classification algorithm to distinguish false triggers and true triggers using machine learning algorithms that I long thought to do. See their feature list. But I think their method have some problems that will not working so well in real time. </w:t>
      </w:r>
    </w:p>
    <w:p w14:paraId="4F9C3B82" w14:textId="77777777" w:rsidR="00FD3552" w:rsidRDefault="00FD3552" w:rsidP="008D5DB3"/>
    <w:p w14:paraId="37A3C4D1" w14:textId="451AF32F" w:rsidR="00FD3552" w:rsidRDefault="00FC4600" w:rsidP="008D5DB3">
      <w:r>
        <w:fldChar w:fldCharType="begin" w:fldLock="1"/>
      </w:r>
      <w:r w:rsidR="009E21AA">
        <w:instrText>ADDIN CSL_CITATION { "citationItems" : [ { "id" : "ITEM-1", "itemData" : { "DOI" : "10.1002/2016GL068786", "ISSN" : "00948276", "author" : [ { "dropping-particle" : "", "family" : "An", "given" : "Chao", "non-dropping-particle" : "", "parse-names" : false, "suffix" : "" }, { "dropping-particle" : "", "family" : "Meng", "given" : "Lingsen", "non-dropping-particle" : "", "parse-names" : false, "suffix" : "" } ], "container-title" : "Geophysical Research Letters", "id" : "ITEM-1", "issued" : { "date-parts" : [ [ "2016" ] ] }, "note" : "(1) EEW find the location\n(2) Backprojection\n(3) estimate the rupture area using a ellipse/polygon encloses seismic radiators. \n(4) Estimate seismic moment using scaling relation or W-phase MT\n(5) estimate average slip using M = uAD, assuming u = 32GPa\n(6) average slip projected to the prescribed fault geometry. Rake assumed to be 90 degree for thrust events\n(7) The permanent uplift/subsidence of seabed is neglected for now\n(8)simulate tsunami waves based on input source model - solve linear shallow water wave equations\n\n(9)", "page" : "n/a-n/a", "title" : "Application of Array Back-projection to Tsunami Prediction and Early Warning", "type" : "article-journal" }, "uris" : [ "http://www.mendeley.com/documents/?uuid=e8df9f4d-b338-4c34-b6ce-ba009c78351f" ] } ], "mendeley" : { "formattedCitation" : "[&lt;i&gt;An and Meng&lt;/i&gt;, 2016]", "plainTextFormattedCitation" : "[An and Meng, 2016]", "previouslyFormattedCitation" : "[&lt;i&gt;An and Meng&lt;/i&gt;, 2016]" }, "properties" : { "noteIndex" : 0 }, "schema" : "https://github.com/citation-style-language/schema/raw/master/csl-citation.json" }</w:instrText>
      </w:r>
      <w:r>
        <w:fldChar w:fldCharType="separate"/>
      </w:r>
      <w:r w:rsidRPr="00FC4600">
        <w:rPr>
          <w:noProof/>
        </w:rPr>
        <w:t>[</w:t>
      </w:r>
      <w:r w:rsidRPr="00FC4600">
        <w:rPr>
          <w:i/>
          <w:noProof/>
        </w:rPr>
        <w:t>An and Meng</w:t>
      </w:r>
      <w:r w:rsidRPr="00FC4600">
        <w:rPr>
          <w:noProof/>
        </w:rPr>
        <w:t>, 2016]</w:t>
      </w:r>
      <w:r>
        <w:fldChar w:fldCharType="end"/>
      </w:r>
      <w:r>
        <w:t xml:space="preserve"> try to use array backprojection to do tsunami early warning. What they are doing is to use current EEW system to find the location of the earthquake, and then estimate the rupture area using an ellipse/polygon encloses seismic radiators. </w:t>
      </w:r>
      <w:r w:rsidR="000811A2">
        <w:t xml:space="preserve">The magnitude can be estimated based on the scaling law. </w:t>
      </w:r>
      <w:r>
        <w:t xml:space="preserve">Based on the M = uAD, they can then estimate the average slip which is used to feed into the model to simulate the tsunami waves. </w:t>
      </w:r>
      <w:r w:rsidR="00296C58">
        <w:t>This is different from Diego’s method</w:t>
      </w:r>
      <w:r w:rsidR="009E21AA">
        <w:t xml:space="preserve"> </w:t>
      </w:r>
      <w:r w:rsidR="009E21AA">
        <w:fldChar w:fldCharType="begin" w:fldLock="1"/>
      </w:r>
      <w:r w:rsidR="00732DE4">
        <w:instrText>ADDIN CSL_CITATION { "citationItems" : [ { "id" : "ITEM-1", "itemData" : { "DOI" : "10.1002/2015GL067100", "ISSN" : "00948276", "abstract" : "We demonstrate a flexible strategy for local tsunami warning that relies on regional geodetic and seismic stations. Through retrospective analysis of four recent tsunamigenic events in Japan and Chile, we show that rapid earthquake source information, provided by methodologies developed for earthquake early warning, can be used to generate timely estimates of maximum expected tsunami amplitude with enough accuracy for tsunami warning. We validate the technique by comparing to detailed models of earthquake source and tsunami propagation as well as field surveys of tsunami inundation. Our approach does not require deployment of new geodetic and seismic instrumentation in many subduction zones, and could be implemented rapidly by national monitoring and warning agencies. We illustrate the potential impact of our method with a detailed comparison to the actual timeline of events during the recent 2015 Mw8.3 Illapel, Chile earthquake and tsunami that prompted the evacuation of 1 million people.", "author" : [ { "dropping-particle" : "", "family" : "Melgar", "given" : "Diego", "non-dropping-particle" : "", "parse-names" : false, "suffix" : "" }, { "dropping-particle" : "", "family" : "Allen", "given" : "Richard M", "non-dropping-particle" : "", "parse-names" : false, "suffix" : "" }, { "dropping-particle" : "", "family" : "Riquelme", "given" : "Sebastian", "non-dropping-particle" : "", "parse-names" : false, "suffix" : "" }, { "dropping-particle" : "", "family" : "Geng", "given" : "Jianghui", "non-dropping-particle" : "", "parse-names" : false, "suffix" : "" }, { "dropping-particle" : "", "family" : "Bravo", "given" : "Francisco", "non-dropping-particle" : "", "parse-names" : false, "suffix" : "" }, { "dropping-particle" : "", "family" : "Baez", "given" : "Juan Carlos", "non-dropping-particle" : "", "parse-names" : false, "suffix" : "" }, { "dropping-particle" : "", "family" : "Parra", "given" : "Hector", "non-dropping-particle" : "", "parse-names" : false, "suffix" : "" }, { "dropping-particle" : "", "family" : "Barrientos", "given" : "Sergio", "non-dropping-particle" : "", "parse-names" : false, "suffix" : "" }, { "dropping-particle" : "", "family" : "Fang", "given" : "Peng", "non-dropping-particle" : "", "parse-names" : false, "suffix" : "" }, { "dropping-particle" : "", "family" : "Bock", "given" : "Yehuda", "non-dropping-particle" : "", "parse-names" : false, "suffix" : "" }, { "dropping-particle" : "", "family" : "Bevis", "given" : "Michael", "non-dropping-particle" : "", "parse-names" : false, "suffix" : "" }, { "dropping-particle" : "", "family" : "Caccamise", "given" : "Dana J", "non-dropping-particle" : "", "parse-names" : false, "suffix" : "" }, { "dropping-particle" : "", "family" : "Vigny", "given" : "Christophe", "non-dropping-particle" : "", "parse-names" : false, "suffix" : "" }, { "dropping-particle" : "", "family" : "Moreno", "given" : "Marcos", "non-dropping-particle" : "", "parse-names" : false, "suffix" : "" }, { "dropping-particle" : "", "family" : "Smalley", "given" : "Robert", "non-dropping-particle" : "", "parse-names" : false, "suffix" : "" } ], "container-title" : "Geophysical Research Letters", "id" : "ITEM-1", "issue" : "3", "issued" : { "date-parts" : [ [ "2016", "2", "16" ] ] }, "note" : "(1) Know location and magnitude frmo seismic/geodetic data\n(2) scaling law to get the dimension of the fault based on past earthquakes\n(3) using M = uSD to get average slip D (tested then by using the Mudpy). Here is different from Lingsen's method, which is using the radiators first get the area of the fault, then using scaling to get the M, and then get D\n(4) use D as input to get the sea floor deformation", "page" : "1109-1117", "title" : "Local tsunami warnings: Perspectives from recent large events", "type" : "article-journal", "volume" : "43" }, "uris" : [ "http://www.mendeley.com/documents/?uuid=daa84704-7310-3061-9b1f-54414e9f6ff9" ] } ], "mendeley" : { "formattedCitation" : "[&lt;i&gt;Melgar et al.&lt;/i&gt;, 2016]", "plainTextFormattedCitation" : "[Melgar et al., 2016]", "previouslyFormattedCitation" : "[&lt;i&gt;Melgar et al.&lt;/i&gt;, 2016]" }, "properties" : { "noteIndex" : 0 }, "schema" : "https://github.com/citation-style-language/schema/raw/master/csl-citation.json" }</w:instrText>
      </w:r>
      <w:r w:rsidR="009E21AA">
        <w:fldChar w:fldCharType="separate"/>
      </w:r>
      <w:r w:rsidR="009E21AA" w:rsidRPr="009E21AA">
        <w:rPr>
          <w:noProof/>
        </w:rPr>
        <w:t>[</w:t>
      </w:r>
      <w:r w:rsidR="009E21AA" w:rsidRPr="009E21AA">
        <w:rPr>
          <w:i/>
          <w:noProof/>
        </w:rPr>
        <w:t>Melgar et al.</w:t>
      </w:r>
      <w:r w:rsidR="009E21AA" w:rsidRPr="009E21AA">
        <w:rPr>
          <w:noProof/>
        </w:rPr>
        <w:t>, 2016]</w:t>
      </w:r>
      <w:r w:rsidR="009E21AA">
        <w:fldChar w:fldCharType="end"/>
      </w:r>
      <w:r w:rsidR="00296C58">
        <w:t xml:space="preserve"> which is estimating the </w:t>
      </w:r>
      <w:r w:rsidR="00D7764E">
        <w:t>rupture di</w:t>
      </w:r>
      <w:r w:rsidR="00B56C1B">
        <w:t xml:space="preserve">mension based on the scaling law from the past earthquakes. </w:t>
      </w:r>
      <w:r w:rsidR="00D4586E">
        <w:t xml:space="preserve">Then he estimate the average slip based on M = uAD. </w:t>
      </w:r>
      <w:r w:rsidR="009E21AA">
        <w:t xml:space="preserve">So they use scaling law to estimate different quantity in the M = uAD equation. </w:t>
      </w:r>
    </w:p>
    <w:p w14:paraId="28AF6A7E" w14:textId="77777777" w:rsidR="00732DE4" w:rsidRDefault="00732DE4" w:rsidP="008D5DB3"/>
    <w:p w14:paraId="6C953C90" w14:textId="49505AF6" w:rsidR="00732DE4" w:rsidRDefault="00732DE4" w:rsidP="008D5DB3">
      <w:r>
        <w:fldChar w:fldCharType="begin" w:fldLock="1"/>
      </w:r>
      <w:r>
        <w:instrText>ADDIN CSL_CITATION { "citationItems" : [ { "id" : "ITEM-1", "itemData" : { "DOI" : "10.1002/2016GL069257", "ISSN" : "00948276", "author" : [ { "dropping-particle" : "", "family" : "Agurto-Detzel", "given" : "H.", "non-dropping-particle" : "", "parse-names" : false, "suffix" : "" }, { "dropping-particle" : "", "family" : "Bianchi", "given" : "M", "non-dropping-particle" : "", "parse-names" : false, "suffix" : "" }, { "dropping-particle" : "", "family" : "Assump\u00e7\u00e3o", "given" : "M", "non-dropping-particle" : "", "parse-names" : false, "suffix" : "" }, { "dropping-particle" : "", "family" : "Schimmel", "given" : "M", "non-dropping-particle" : "", "parse-names" : false, "suffix" : "" }, { "dropping-particle" : "", "family" : "Colla\u00e7o", "given" : "B", "non-dropping-particle" : "", "parse-names" : false, "suffix" : "" }, { "dropping-particle" : "", "family" : "Ciardelli", "given" : "C", "non-dropping-particle" : "", "parse-names" : false, "suffix" : "" }, { "dropping-particle" : "", "family" : "Barbosa", "given" : "J R", "non-dropping-particle" : "", "parse-names" : false, "suffix" : "" }, { "dropping-particle" : "", "family" : "Calhau", "given" : "J", "non-dropping-particle" : "", "parse-names" : false, "suffix" : "" } ], "container-title" : "Geophysical Research Letters", "id" : "ITEM-1", "issue" : "10", "issued" : { "date-parts" : [ [ "2016", "5", "28" ] ] }, "note" : "(1) Small activity before the collapse\n(2) the waveforms are similar indicate same focal mechanism\n(3)They first calculate the probability of the nature earthquakes in this area to rule out it is natural earthquake", "page" : "4929-4936", "title" : "The tailings dam failure of 5 November 2015 in SE Brazil and its preceding seismic sequence", "type" : "article-journal", "volume" : "43" }, "uris" : [ "http://www.mendeley.com/documents/?uuid=742d1f82-ff5b-43ca-9f6e-88698cbd0c1f" ] } ], "mendeley" : { "formattedCitation" : "[&lt;i&gt;Agurto-Detzel et al.&lt;/i&gt;, 2016]", "plainTextFormattedCitation" : "[Agurto-Detzel et al., 2016]" }, "properties" : { "noteIndex" : 0 }, "schema" : "https://github.com/citation-style-language/schema/raw/master/csl-citation.json" }</w:instrText>
      </w:r>
      <w:r>
        <w:fldChar w:fldCharType="separate"/>
      </w:r>
      <w:r w:rsidRPr="00732DE4">
        <w:rPr>
          <w:noProof/>
        </w:rPr>
        <w:t>[</w:t>
      </w:r>
      <w:r w:rsidRPr="00732DE4">
        <w:rPr>
          <w:i/>
          <w:noProof/>
        </w:rPr>
        <w:t>Agurto-Detzel et al.</w:t>
      </w:r>
      <w:r w:rsidRPr="00732DE4">
        <w:rPr>
          <w:noProof/>
        </w:rPr>
        <w:t>, 2016]</w:t>
      </w:r>
      <w:r>
        <w:fldChar w:fldCharType="end"/>
      </w:r>
      <w:r>
        <w:t xml:space="preserve"> reported the spatiotemporal association of the small-magnitude seismic sequence with the </w:t>
      </w:r>
      <w:r w:rsidR="0009601A">
        <w:t>collapse of a mine tailings dam in Brazil 2015</w:t>
      </w:r>
      <w:r w:rsidR="00A43BB3">
        <w:t>, mainly from observational from the timing and location of the event</w:t>
      </w:r>
      <w:r w:rsidR="0009601A">
        <w:t>.</w:t>
      </w:r>
      <w:r w:rsidR="00A43BB3">
        <w:t xml:space="preserve"> </w:t>
      </w:r>
      <w:r w:rsidR="002C2AC1">
        <w:t xml:space="preserve">They gave </w:t>
      </w:r>
      <w:r w:rsidR="00EC7F1D">
        <w:t>three</w:t>
      </w:r>
      <w:r w:rsidR="002C2AC1">
        <w:t xml:space="preserve"> possible scenarios, 1) The dam collapse was triggered by the ground shaking of the earthquakes, 2) the earthquakes triggered soil liquefaction which </w:t>
      </w:r>
      <w:r w:rsidR="007D233C">
        <w:t xml:space="preserve">in turn caused the dam failure, 3) static liquefaction for which no seismic triggering is needed. </w:t>
      </w:r>
      <w:r w:rsidR="0009601A">
        <w:t xml:space="preserve"> </w:t>
      </w:r>
      <w:r w:rsidR="008C31EA">
        <w:t xml:space="preserve">They don’t have a final conclusion which caused the failure, but the small earthquakes for sure have a contribution to the failure. </w:t>
      </w:r>
      <w:bookmarkStart w:id="0" w:name="_GoBack"/>
      <w:bookmarkEnd w:id="0"/>
    </w:p>
    <w:p w14:paraId="79026C2C" w14:textId="77777777" w:rsidR="00931BAD" w:rsidRDefault="00931BAD" w:rsidP="008D5DB3"/>
    <w:p w14:paraId="49B2A66C" w14:textId="59EFC992" w:rsidR="00732DE4" w:rsidRPr="00732DE4" w:rsidRDefault="008D5DB3" w:rsidP="00732DE4">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732DE4" w:rsidRPr="00732DE4">
        <w:rPr>
          <w:rFonts w:ascii="Cambria" w:hAnsi="Cambria"/>
          <w:noProof/>
        </w:rPr>
        <w:t xml:space="preserve">Agurto-Detzel, H., M. Bianchi, M. Assumpção, M. Schimmel, B. Collaço, C. Ciardelli, J. R. Barbosa, and J. Calhau (2016), The tailings dam failure of 5 November 2015 in SE Brazil and its preceding seismic sequence, </w:t>
      </w:r>
      <w:r w:rsidR="00732DE4" w:rsidRPr="00732DE4">
        <w:rPr>
          <w:rFonts w:ascii="Cambria" w:hAnsi="Cambria"/>
          <w:i/>
          <w:iCs/>
          <w:noProof/>
        </w:rPr>
        <w:t>Geophys. Res. Lett.</w:t>
      </w:r>
      <w:r w:rsidR="00732DE4" w:rsidRPr="00732DE4">
        <w:rPr>
          <w:rFonts w:ascii="Cambria" w:hAnsi="Cambria"/>
          <w:noProof/>
        </w:rPr>
        <w:t xml:space="preserve">, </w:t>
      </w:r>
      <w:r w:rsidR="00732DE4" w:rsidRPr="00732DE4">
        <w:rPr>
          <w:rFonts w:ascii="Cambria" w:hAnsi="Cambria"/>
          <w:i/>
          <w:iCs/>
          <w:noProof/>
        </w:rPr>
        <w:t>43</w:t>
      </w:r>
      <w:r w:rsidR="00732DE4" w:rsidRPr="00732DE4">
        <w:rPr>
          <w:rFonts w:ascii="Cambria" w:hAnsi="Cambria"/>
          <w:noProof/>
        </w:rPr>
        <w:t>(10), 4929–4936, doi:10.1002/2016GL069257.</w:t>
      </w:r>
    </w:p>
    <w:p w14:paraId="65A74BD5" w14:textId="77777777" w:rsidR="00732DE4" w:rsidRPr="00732DE4" w:rsidRDefault="00732DE4" w:rsidP="00732DE4">
      <w:pPr>
        <w:widowControl w:val="0"/>
        <w:autoSpaceDE w:val="0"/>
        <w:autoSpaceDN w:val="0"/>
        <w:adjustRightInd w:val="0"/>
        <w:ind w:left="480" w:hanging="480"/>
        <w:rPr>
          <w:rFonts w:ascii="Cambria" w:hAnsi="Cambria"/>
          <w:noProof/>
        </w:rPr>
      </w:pPr>
      <w:r w:rsidRPr="00732DE4">
        <w:rPr>
          <w:rFonts w:ascii="Cambria" w:hAnsi="Cambria"/>
          <w:noProof/>
        </w:rPr>
        <w:t xml:space="preserve">An, C., and L. Meng (2016), Application of Array Back-projection to Tsunami Prediction and Early Warning, </w:t>
      </w:r>
      <w:r w:rsidRPr="00732DE4">
        <w:rPr>
          <w:rFonts w:ascii="Cambria" w:hAnsi="Cambria"/>
          <w:i/>
          <w:iCs/>
          <w:noProof/>
        </w:rPr>
        <w:t>Geophys. Res. Lett.</w:t>
      </w:r>
      <w:r w:rsidRPr="00732DE4">
        <w:rPr>
          <w:rFonts w:ascii="Cambria" w:hAnsi="Cambria"/>
          <w:noProof/>
        </w:rPr>
        <w:t>, n/a–n/a, doi:10.1002/2016GL068786.</w:t>
      </w:r>
    </w:p>
    <w:p w14:paraId="5E1518F9" w14:textId="77777777" w:rsidR="00732DE4" w:rsidRPr="00732DE4" w:rsidRDefault="00732DE4" w:rsidP="00732DE4">
      <w:pPr>
        <w:widowControl w:val="0"/>
        <w:autoSpaceDE w:val="0"/>
        <w:autoSpaceDN w:val="0"/>
        <w:adjustRightInd w:val="0"/>
        <w:ind w:left="480" w:hanging="480"/>
        <w:rPr>
          <w:rFonts w:ascii="Cambria" w:hAnsi="Cambria"/>
          <w:noProof/>
        </w:rPr>
      </w:pPr>
      <w:r w:rsidRPr="00732DE4">
        <w:rPr>
          <w:rFonts w:ascii="Cambria" w:hAnsi="Cambria"/>
          <w:noProof/>
        </w:rPr>
        <w:t xml:space="preserve">Baiesi, M., and M. Paczuski (2004), Scale-free networks of earthquakes and aftershocks, </w:t>
      </w:r>
      <w:r w:rsidRPr="00732DE4">
        <w:rPr>
          <w:rFonts w:ascii="Cambria" w:hAnsi="Cambria"/>
          <w:i/>
          <w:iCs/>
          <w:noProof/>
        </w:rPr>
        <w:t>Phys. Rev. E</w:t>
      </w:r>
      <w:r w:rsidRPr="00732DE4">
        <w:rPr>
          <w:rFonts w:ascii="Cambria" w:hAnsi="Cambria"/>
          <w:noProof/>
        </w:rPr>
        <w:t xml:space="preserve">, </w:t>
      </w:r>
      <w:r w:rsidRPr="00732DE4">
        <w:rPr>
          <w:rFonts w:ascii="Cambria" w:hAnsi="Cambria"/>
          <w:i/>
          <w:iCs/>
          <w:noProof/>
        </w:rPr>
        <w:t>69</w:t>
      </w:r>
      <w:r w:rsidRPr="00732DE4">
        <w:rPr>
          <w:rFonts w:ascii="Cambria" w:hAnsi="Cambria"/>
          <w:noProof/>
        </w:rPr>
        <w:t>(6), 066106, doi:10.1103/PhysRevE.69.066106.</w:t>
      </w:r>
    </w:p>
    <w:p w14:paraId="6A6BE631" w14:textId="77777777" w:rsidR="00732DE4" w:rsidRPr="00732DE4" w:rsidRDefault="00732DE4" w:rsidP="00732DE4">
      <w:pPr>
        <w:widowControl w:val="0"/>
        <w:autoSpaceDE w:val="0"/>
        <w:autoSpaceDN w:val="0"/>
        <w:adjustRightInd w:val="0"/>
        <w:ind w:left="480" w:hanging="480"/>
        <w:rPr>
          <w:rFonts w:ascii="Cambria" w:hAnsi="Cambria"/>
          <w:noProof/>
        </w:rPr>
      </w:pPr>
      <w:r w:rsidRPr="00732DE4">
        <w:rPr>
          <w:rFonts w:ascii="Cambria" w:hAnsi="Cambria"/>
          <w:noProof/>
        </w:rPr>
        <w:t xml:space="preserve">Hardebeck, J. L., and D. R. Shelly (2016), Aftershocks of the 2014 South Napa, California, Earthquake: Complex Faulting on Secondary Faults, </w:t>
      </w:r>
      <w:r w:rsidRPr="00732DE4">
        <w:rPr>
          <w:rFonts w:ascii="Cambria" w:hAnsi="Cambria"/>
          <w:i/>
          <w:iCs/>
          <w:noProof/>
        </w:rPr>
        <w:t>Bull. Seismol. Soc. Am.</w:t>
      </w:r>
      <w:r w:rsidRPr="00732DE4">
        <w:rPr>
          <w:rFonts w:ascii="Cambria" w:hAnsi="Cambria"/>
          <w:noProof/>
        </w:rPr>
        <w:t xml:space="preserve">, </w:t>
      </w:r>
      <w:r w:rsidRPr="00732DE4">
        <w:rPr>
          <w:rFonts w:ascii="Cambria" w:hAnsi="Cambria"/>
          <w:i/>
          <w:iCs/>
          <w:noProof/>
        </w:rPr>
        <w:t>106</w:t>
      </w:r>
      <w:r w:rsidRPr="00732DE4">
        <w:rPr>
          <w:rFonts w:ascii="Cambria" w:hAnsi="Cambria"/>
          <w:noProof/>
        </w:rPr>
        <w:t>(3), 1100–1109, doi:10.1785/0120150169.</w:t>
      </w:r>
    </w:p>
    <w:p w14:paraId="486AC88E" w14:textId="77777777" w:rsidR="00732DE4" w:rsidRPr="00732DE4" w:rsidRDefault="00732DE4" w:rsidP="00732DE4">
      <w:pPr>
        <w:widowControl w:val="0"/>
        <w:autoSpaceDE w:val="0"/>
        <w:autoSpaceDN w:val="0"/>
        <w:adjustRightInd w:val="0"/>
        <w:ind w:left="480" w:hanging="480"/>
        <w:rPr>
          <w:rFonts w:ascii="Cambria" w:hAnsi="Cambria"/>
          <w:noProof/>
        </w:rPr>
      </w:pPr>
      <w:r w:rsidRPr="00732DE4">
        <w:rPr>
          <w:rFonts w:ascii="Cambria" w:hAnsi="Cambria"/>
          <w:noProof/>
        </w:rPr>
        <w:t xml:space="preserve">Hsu, T. Y., R. T. Wu, and K. C. Chang (2016), Two Novel Approaches to Reduce False Alarm Due to Non-Earthquake Events for On-Site Earthquake Early Warning System, </w:t>
      </w:r>
      <w:r w:rsidRPr="00732DE4">
        <w:rPr>
          <w:rFonts w:ascii="Cambria" w:hAnsi="Cambria"/>
          <w:i/>
          <w:iCs/>
          <w:noProof/>
        </w:rPr>
        <w:t>Comput. Civ. Infrastruct. Eng.</w:t>
      </w:r>
      <w:r w:rsidRPr="00732DE4">
        <w:rPr>
          <w:rFonts w:ascii="Cambria" w:hAnsi="Cambria"/>
          <w:noProof/>
        </w:rPr>
        <w:t xml:space="preserve">, </w:t>
      </w:r>
      <w:r w:rsidRPr="00732DE4">
        <w:rPr>
          <w:rFonts w:ascii="Cambria" w:hAnsi="Cambria"/>
          <w:i/>
          <w:iCs/>
          <w:noProof/>
        </w:rPr>
        <w:t>00</w:t>
      </w:r>
      <w:r w:rsidRPr="00732DE4">
        <w:rPr>
          <w:rFonts w:ascii="Cambria" w:hAnsi="Cambria"/>
          <w:noProof/>
        </w:rPr>
        <w:t>, 1–15, doi:10.1111/mice.12191.</w:t>
      </w:r>
    </w:p>
    <w:p w14:paraId="439CD8DC" w14:textId="77777777" w:rsidR="00732DE4" w:rsidRPr="00732DE4" w:rsidRDefault="00732DE4" w:rsidP="00732DE4">
      <w:pPr>
        <w:widowControl w:val="0"/>
        <w:autoSpaceDE w:val="0"/>
        <w:autoSpaceDN w:val="0"/>
        <w:adjustRightInd w:val="0"/>
        <w:ind w:left="480" w:hanging="480"/>
        <w:rPr>
          <w:rFonts w:ascii="Cambria" w:hAnsi="Cambria"/>
          <w:noProof/>
        </w:rPr>
      </w:pPr>
      <w:r w:rsidRPr="00732DE4">
        <w:rPr>
          <w:rFonts w:ascii="Cambria" w:hAnsi="Cambria"/>
          <w:noProof/>
        </w:rPr>
        <w:t xml:space="preserve">Jiang, J., and N. Lapusta (2016), Deeper penetration of large earthquakes on seismically quiescent faults, </w:t>
      </w:r>
      <w:r w:rsidRPr="00732DE4">
        <w:rPr>
          <w:rFonts w:ascii="Cambria" w:hAnsi="Cambria"/>
          <w:i/>
          <w:iCs/>
          <w:noProof/>
        </w:rPr>
        <w:t>Science (80-. ).</w:t>
      </w:r>
      <w:r w:rsidRPr="00732DE4">
        <w:rPr>
          <w:rFonts w:ascii="Cambria" w:hAnsi="Cambria"/>
          <w:noProof/>
        </w:rPr>
        <w:t xml:space="preserve">, </w:t>
      </w:r>
      <w:r w:rsidRPr="00732DE4">
        <w:rPr>
          <w:rFonts w:ascii="Cambria" w:hAnsi="Cambria"/>
          <w:i/>
          <w:iCs/>
          <w:noProof/>
        </w:rPr>
        <w:t>352</w:t>
      </w:r>
      <w:r w:rsidRPr="00732DE4">
        <w:rPr>
          <w:rFonts w:ascii="Cambria" w:hAnsi="Cambria"/>
          <w:noProof/>
        </w:rPr>
        <w:t>(6291), 1293–1297, doi:10.1126/science.aaf1496.</w:t>
      </w:r>
    </w:p>
    <w:p w14:paraId="733851A0" w14:textId="77777777" w:rsidR="00732DE4" w:rsidRPr="00732DE4" w:rsidRDefault="00732DE4" w:rsidP="00732DE4">
      <w:pPr>
        <w:widowControl w:val="0"/>
        <w:autoSpaceDE w:val="0"/>
        <w:autoSpaceDN w:val="0"/>
        <w:adjustRightInd w:val="0"/>
        <w:ind w:left="480" w:hanging="480"/>
        <w:rPr>
          <w:rFonts w:ascii="Cambria" w:hAnsi="Cambria"/>
          <w:noProof/>
        </w:rPr>
      </w:pPr>
      <w:r w:rsidRPr="00732DE4">
        <w:rPr>
          <w:rFonts w:ascii="Cambria" w:hAnsi="Cambria"/>
          <w:noProof/>
        </w:rPr>
        <w:t xml:space="preserve">Melgar, D. et al. (2016), Local tsunami warnings: Perspectives from recent large events, </w:t>
      </w:r>
      <w:r w:rsidRPr="00732DE4">
        <w:rPr>
          <w:rFonts w:ascii="Cambria" w:hAnsi="Cambria"/>
          <w:i/>
          <w:iCs/>
          <w:noProof/>
        </w:rPr>
        <w:t>Geophys. Res. Lett.</w:t>
      </w:r>
      <w:r w:rsidRPr="00732DE4">
        <w:rPr>
          <w:rFonts w:ascii="Cambria" w:hAnsi="Cambria"/>
          <w:noProof/>
        </w:rPr>
        <w:t xml:space="preserve">, </w:t>
      </w:r>
      <w:r w:rsidRPr="00732DE4">
        <w:rPr>
          <w:rFonts w:ascii="Cambria" w:hAnsi="Cambria"/>
          <w:i/>
          <w:iCs/>
          <w:noProof/>
        </w:rPr>
        <w:t>43</w:t>
      </w:r>
      <w:r w:rsidRPr="00732DE4">
        <w:rPr>
          <w:rFonts w:ascii="Cambria" w:hAnsi="Cambria"/>
          <w:noProof/>
        </w:rPr>
        <w:t>(3), 1109–1117, doi:10.1002/2015GL067100.</w:t>
      </w:r>
    </w:p>
    <w:p w14:paraId="52A061EF" w14:textId="77777777" w:rsidR="00732DE4" w:rsidRPr="00732DE4" w:rsidRDefault="00732DE4" w:rsidP="00732DE4">
      <w:pPr>
        <w:widowControl w:val="0"/>
        <w:autoSpaceDE w:val="0"/>
        <w:autoSpaceDN w:val="0"/>
        <w:adjustRightInd w:val="0"/>
        <w:ind w:left="480" w:hanging="480"/>
        <w:rPr>
          <w:rFonts w:ascii="Cambria" w:hAnsi="Cambria"/>
          <w:noProof/>
        </w:rPr>
      </w:pPr>
      <w:r w:rsidRPr="00732DE4">
        <w:rPr>
          <w:rFonts w:ascii="Cambria" w:hAnsi="Cambria"/>
          <w:noProof/>
        </w:rPr>
        <w:lastRenderedPageBreak/>
        <w:t xml:space="preserve">Yokota, Y., T. Ishikawa, S. Watanabe, T. Tashiro, and A. Asada (2016), Seafloor geodetic constraints on interplate coupling of the Nankai Trough megathrust zone, </w:t>
      </w:r>
      <w:r w:rsidRPr="00732DE4">
        <w:rPr>
          <w:rFonts w:ascii="Cambria" w:hAnsi="Cambria"/>
          <w:i/>
          <w:iCs/>
          <w:noProof/>
        </w:rPr>
        <w:t>Nature</w:t>
      </w:r>
      <w:r w:rsidRPr="00732DE4">
        <w:rPr>
          <w:rFonts w:ascii="Cambria" w:hAnsi="Cambria"/>
          <w:noProof/>
        </w:rPr>
        <w:t>, 4–6, doi:10.1038/nature17632.</w:t>
      </w:r>
    </w:p>
    <w:p w14:paraId="6DD9DC92" w14:textId="77777777" w:rsidR="00732DE4" w:rsidRPr="00732DE4" w:rsidRDefault="00732DE4" w:rsidP="00732DE4">
      <w:pPr>
        <w:widowControl w:val="0"/>
        <w:autoSpaceDE w:val="0"/>
        <w:autoSpaceDN w:val="0"/>
        <w:adjustRightInd w:val="0"/>
        <w:ind w:left="480" w:hanging="480"/>
        <w:rPr>
          <w:rFonts w:ascii="Cambria" w:hAnsi="Cambria"/>
          <w:noProof/>
        </w:rPr>
      </w:pPr>
      <w:r w:rsidRPr="00732DE4">
        <w:rPr>
          <w:rFonts w:ascii="Cambria" w:hAnsi="Cambria"/>
          <w:noProof/>
        </w:rPr>
        <w:t xml:space="preserve">Zaliapin, I., and Y. Ben-zion (2015), Discriminating characteristics of tectonic and human-induced seismicity, </w:t>
      </w:r>
      <w:r w:rsidRPr="00732DE4">
        <w:rPr>
          <w:rFonts w:ascii="Cambria" w:hAnsi="Cambria"/>
          <w:i/>
          <w:iCs/>
          <w:noProof/>
        </w:rPr>
        <w:t>Bull. Seismol. Soc. Am.</w:t>
      </w:r>
      <w:r w:rsidRPr="00732DE4">
        <w:rPr>
          <w:rFonts w:ascii="Cambria" w:hAnsi="Cambria"/>
          <w:noProof/>
        </w:rPr>
        <w:t xml:space="preserve">, </w:t>
      </w:r>
      <w:r w:rsidRPr="00732DE4">
        <w:rPr>
          <w:rFonts w:ascii="Cambria" w:hAnsi="Cambria"/>
          <w:i/>
          <w:iCs/>
          <w:noProof/>
        </w:rPr>
        <w:t>106</w:t>
      </w:r>
      <w:r w:rsidRPr="00732DE4">
        <w:rPr>
          <w:rFonts w:ascii="Cambria" w:hAnsi="Cambria"/>
          <w:noProof/>
        </w:rPr>
        <w:t>(ii), 1–36, doi:10.1785/0120150211.</w:t>
      </w:r>
    </w:p>
    <w:p w14:paraId="3D4A6F8B" w14:textId="2C00B4AB" w:rsidR="008D5DB3" w:rsidRDefault="008D5DB3" w:rsidP="00732DE4">
      <w:pPr>
        <w:widowControl w:val="0"/>
        <w:autoSpaceDE w:val="0"/>
        <w:autoSpaceDN w:val="0"/>
        <w:adjustRightInd w:val="0"/>
        <w:ind w:left="480" w:hanging="480"/>
      </w:pPr>
      <w:r>
        <w:fldChar w:fldCharType="end"/>
      </w:r>
    </w:p>
    <w:sectPr w:rsidR="008D5DB3"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867269"/>
    <w:multiLevelType w:val="hybridMultilevel"/>
    <w:tmpl w:val="D64CA5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30683"/>
    <w:rsid w:val="000811A2"/>
    <w:rsid w:val="0009601A"/>
    <w:rsid w:val="000A6C12"/>
    <w:rsid w:val="0013408A"/>
    <w:rsid w:val="00160965"/>
    <w:rsid w:val="00256F6A"/>
    <w:rsid w:val="00296C58"/>
    <w:rsid w:val="002C2AC1"/>
    <w:rsid w:val="003322B6"/>
    <w:rsid w:val="00373340"/>
    <w:rsid w:val="003B285C"/>
    <w:rsid w:val="0046719E"/>
    <w:rsid w:val="00480AD4"/>
    <w:rsid w:val="00657239"/>
    <w:rsid w:val="00732DE4"/>
    <w:rsid w:val="007D233C"/>
    <w:rsid w:val="008C31EA"/>
    <w:rsid w:val="008C66D3"/>
    <w:rsid w:val="008D5DB3"/>
    <w:rsid w:val="00931BAD"/>
    <w:rsid w:val="00940115"/>
    <w:rsid w:val="0095192E"/>
    <w:rsid w:val="009E21AA"/>
    <w:rsid w:val="00A43BB3"/>
    <w:rsid w:val="00A71CDA"/>
    <w:rsid w:val="00AB74C3"/>
    <w:rsid w:val="00AE0A4D"/>
    <w:rsid w:val="00B14B52"/>
    <w:rsid w:val="00B16526"/>
    <w:rsid w:val="00B56C1B"/>
    <w:rsid w:val="00C56FD4"/>
    <w:rsid w:val="00CD0B6C"/>
    <w:rsid w:val="00CF5EB1"/>
    <w:rsid w:val="00D30683"/>
    <w:rsid w:val="00D30A01"/>
    <w:rsid w:val="00D4586E"/>
    <w:rsid w:val="00D7764E"/>
    <w:rsid w:val="00DD50A2"/>
    <w:rsid w:val="00E357DB"/>
    <w:rsid w:val="00EC7F1D"/>
    <w:rsid w:val="00F1117E"/>
    <w:rsid w:val="00F85649"/>
    <w:rsid w:val="00FC4600"/>
    <w:rsid w:val="00FD355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E2EC1F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7DB"/>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7D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4</TotalTime>
  <Pages>3</Pages>
  <Words>3805</Words>
  <Characters>21694</Characters>
  <Application>Microsoft Macintosh Word</Application>
  <DocSecurity>0</DocSecurity>
  <Lines>180</Lines>
  <Paragraphs>50</Paragraphs>
  <ScaleCrop>false</ScaleCrop>
  <Company>UC Berkeley</Company>
  <LinksUpToDate>false</LinksUpToDate>
  <CharactersWithSpaces>254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42</cp:revision>
  <dcterms:created xsi:type="dcterms:W3CDTF">2016-06-05T18:17:00Z</dcterms:created>
  <dcterms:modified xsi:type="dcterms:W3CDTF">2016-06-20T1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qingkai.kong@gmail.com@www.mendeley.com</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